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67BB537F" w:rsidR="006C5258"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Methods er bade I nutid</w:t>
      </w:r>
      <w:r w:rsidRPr="002D307B">
        <w:rPr>
          <w:rFonts w:asciiTheme="majorHAnsi" w:hAnsiTheme="majorHAnsi" w:cstheme="majorHAnsi"/>
          <w:highlight w:val="white"/>
          <w:lang w:val="da-DK"/>
        </w:rPr>
        <w:t xml:space="preserve"> og datid. Ret det til det rigtige??</w:t>
      </w:r>
    </w:p>
    <w:p w14:paraId="187F25C0" w14:textId="1FCC3361" w:rsidR="00E36794" w:rsidRPr="00E36794" w:rsidRDefault="00E36794" w:rsidP="006C5258">
      <w:pPr>
        <w:pStyle w:val="ListParagraph"/>
        <w:numPr>
          <w:ilvl w:val="0"/>
          <w:numId w:val="5"/>
        </w:numPr>
        <w:spacing w:line="480" w:lineRule="auto"/>
        <w:rPr>
          <w:rFonts w:asciiTheme="majorHAnsi" w:hAnsiTheme="majorHAnsi" w:cstheme="majorHAnsi"/>
          <w:highlight w:val="white"/>
          <w:lang w:val="en-US"/>
        </w:rPr>
      </w:pPr>
      <w:r w:rsidRPr="00E36794">
        <w:rPr>
          <w:rFonts w:asciiTheme="majorHAnsi" w:hAnsiTheme="majorHAnsi" w:cstheme="majorHAnsi"/>
          <w:highlight w:val="white"/>
          <w:lang w:val="en-US"/>
        </w:rPr>
        <w:t>Perhaps move all the i</w:t>
      </w:r>
      <w:r>
        <w:rPr>
          <w:rFonts w:asciiTheme="majorHAnsi" w:hAnsiTheme="majorHAnsi" w:cstheme="majorHAnsi"/>
          <w:highlight w:val="white"/>
          <w:lang w:val="en-US"/>
        </w:rPr>
        <w:t>nformation on the pipeline into the introduction?</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Har jeg lidt discussion</w:t>
      </w:r>
      <w:r w:rsidR="002C79FE" w:rsidRPr="002C79FE">
        <w:rPr>
          <w:rFonts w:asciiTheme="majorHAnsi" w:hAnsiTheme="majorHAnsi" w:cstheme="majorHAnsi"/>
          <w:highlight w:val="white"/>
          <w:lang w:val="en-US"/>
        </w:rPr>
        <w:t xml:space="preserve"> i mit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9"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lastRenderedPageBreak/>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4F840DD0" w14:textId="1877E8E7"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384D382D" w:rsidR="00ED6A5F" w:rsidRPr="008447B4"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570D96A" w14:textId="66BCD10C" w:rsidR="008447B4" w:rsidRPr="00137EA8" w:rsidRDefault="008447B4" w:rsidP="006C5258">
      <w:pPr>
        <w:pStyle w:val="ListParagraph"/>
        <w:numPr>
          <w:ilvl w:val="0"/>
          <w:numId w:val="5"/>
        </w:numPr>
        <w:spacing w:line="480" w:lineRule="auto"/>
        <w:rPr>
          <w:rFonts w:asciiTheme="majorHAnsi" w:hAnsiTheme="majorHAnsi" w:cstheme="majorHAnsi"/>
          <w:highlight w:val="white"/>
          <w:lang w:val="da-DK"/>
        </w:rPr>
      </w:pPr>
      <w:r w:rsidRPr="008447B4">
        <w:rPr>
          <w:rFonts w:asciiTheme="majorHAnsi" w:hAnsiTheme="majorHAnsi" w:cstheme="majorHAnsi"/>
          <w:lang w:val="da-DK"/>
        </w:rPr>
        <w:t xml:space="preserve">Det originale studie </w:t>
      </w:r>
      <w:r w:rsidR="00137EA8">
        <w:rPr>
          <w:rFonts w:asciiTheme="majorHAnsi" w:hAnsiTheme="majorHAnsi" w:cstheme="majorHAnsi"/>
          <w:lang w:val="da-DK"/>
        </w:rPr>
        <w:t>bruger cross-validation</w:t>
      </w:r>
    </w:p>
    <w:p w14:paraId="3BA0509D" w14:textId="1704D639" w:rsidR="00137EA8" w:rsidRPr="005A6103" w:rsidRDefault="00AF685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om forskelle mellem de 2 studier skal være til sidst i methods, eller når de skal bruges i discussion.</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r w:rsidR="00653E68">
        <w:rPr>
          <w:rFonts w:asciiTheme="majorHAnsi" w:hAnsiTheme="majorHAnsi" w:cstheme="majorHAnsi"/>
          <w:lang w:val="en-US"/>
        </w:rPr>
        <w:t>^</w:t>
      </w:r>
    </w:p>
    <w:p w14:paraId="7BD8D42B" w14:textId="7B9D5661" w:rsidR="00653E68" w:rsidRPr="00653E68" w:rsidRDefault="00653E68" w:rsidP="00653E68">
      <w:pPr>
        <w:pStyle w:val="ListParagraph"/>
        <w:numPr>
          <w:ilvl w:val="0"/>
          <w:numId w:val="5"/>
        </w:numPr>
        <w:spacing w:line="480" w:lineRule="auto"/>
        <w:rPr>
          <w:rFonts w:asciiTheme="majorHAnsi" w:hAnsiTheme="majorHAnsi" w:cstheme="majorHAnsi"/>
          <w:highlight w:val="white"/>
          <w:lang w:val="da-DK"/>
        </w:rPr>
      </w:pPr>
      <w:hyperlink r:id="rId10" w:history="1">
        <w:r w:rsidRPr="00653E68">
          <w:rPr>
            <w:rStyle w:val="Hyperlink"/>
            <w:rFonts w:asciiTheme="majorHAnsi" w:hAnsiTheme="majorHAnsi" w:cstheme="majorHAnsi"/>
            <w:lang w:val="da-DK"/>
          </w:rPr>
          <w:t>https://docs.google.com/document/d/1fbfpR5ZQiVTZYChzWut06fkXA9CQziMMJNtFOiF6Giw/edit#</w:t>
        </w:r>
      </w:hyperlink>
      <w:r w:rsidRPr="00653E68">
        <w:rPr>
          <w:rFonts w:asciiTheme="majorHAnsi" w:hAnsiTheme="majorHAnsi" w:cstheme="majorHAnsi"/>
          <w:lang w:val="da-DK"/>
        </w:rPr>
        <w:t xml:space="preserve"> PIG</w:t>
      </w:r>
      <w:r>
        <w:rPr>
          <w:rFonts w:asciiTheme="majorHAnsi" w:hAnsiTheme="majorHAnsi" w:cstheme="majorHAnsi"/>
          <w:lang w:val="da-DK"/>
        </w:rPr>
        <w:t>ERNES DISKUSSION</w:t>
      </w:r>
      <w:bookmarkStart w:id="0" w:name="_GoBack"/>
      <w:bookmarkEnd w:id="0"/>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lastRenderedPageBreak/>
        <w:t xml:space="preserve">parkinson's paper did this in a very good way: </w:t>
      </w:r>
      <w:hyperlink r:id="rId11"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 xml:space="preserve">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w:t>
      </w:r>
      <w:r w:rsidRPr="002D307B">
        <w:rPr>
          <w:rFonts w:asciiTheme="majorHAnsi" w:hAnsiTheme="majorHAnsi" w:cstheme="majorHAnsi"/>
          <w:lang w:val="en-US"/>
        </w:rPr>
        <w:lastRenderedPageBreak/>
        <w:t>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2"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3"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lastRenderedPageBreak/>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4"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w:t>
      </w:r>
      <w:r w:rsidRPr="002D307B">
        <w:rPr>
          <w:rFonts w:asciiTheme="majorHAnsi" w:hAnsiTheme="majorHAnsi" w:cstheme="majorHAnsi"/>
          <w:lang w:val="en-US"/>
        </w:rPr>
        <w:lastRenderedPageBreak/>
        <w:t xml:space="preserve">of the method more practically generalizable. It also allows for analyzing multiple features in conjunction. High correlation between almost all features (3.3, correlation </w:t>
      </w:r>
      <w:hyperlink r:id="rId15"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6">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lastRenderedPageBreak/>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lastRenderedPageBreak/>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lastRenderedPageBreak/>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F61921" w:rsidP="006C5258">
      <w:pPr>
        <w:ind w:firstLine="0"/>
        <w:rPr>
          <w:rFonts w:asciiTheme="majorHAnsi" w:eastAsia="Times New Roman" w:hAnsiTheme="majorHAnsi" w:cstheme="majorHAnsi"/>
          <w:lang w:val="en-US"/>
        </w:rPr>
      </w:pPr>
      <w:hyperlink r:id="rId18"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F61921" w:rsidP="006C5258">
      <w:pPr>
        <w:ind w:firstLine="0"/>
        <w:rPr>
          <w:rFonts w:asciiTheme="majorHAnsi" w:eastAsia="Times New Roman" w:hAnsiTheme="majorHAnsi" w:cstheme="majorHAnsi"/>
          <w:lang w:val="en-US"/>
        </w:rPr>
      </w:pPr>
      <w:hyperlink r:id="rId19"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lastRenderedPageBreak/>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lastRenderedPageBreak/>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F61921" w:rsidP="00673619">
      <w:pPr>
        <w:ind w:firstLine="0"/>
        <w:rPr>
          <w:rFonts w:asciiTheme="majorHAnsi" w:eastAsia="Times New Roman" w:hAnsiTheme="majorHAnsi" w:cstheme="majorHAnsi"/>
          <w:lang w:val="en-US"/>
        </w:rPr>
      </w:pPr>
      <w:hyperlink r:id="rId20"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F61921" w:rsidP="00673619">
      <w:pPr>
        <w:ind w:firstLine="0"/>
        <w:rPr>
          <w:rStyle w:val="Hyperlink"/>
          <w:rFonts w:asciiTheme="majorHAnsi" w:eastAsia="Times New Roman" w:hAnsiTheme="majorHAnsi" w:cstheme="majorHAnsi"/>
          <w:lang w:val="en-US"/>
        </w:rPr>
      </w:pPr>
      <w:hyperlink r:id="rId21"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lastRenderedPageBreak/>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6"/>
      <w:r w:rsidRPr="002D307B">
        <w:rPr>
          <w:rFonts w:asciiTheme="majorHAnsi" w:hAnsiTheme="majorHAnsi" w:cstheme="majorHAnsi"/>
          <w:highlight w:val="white"/>
          <w:lang w:val="en-US"/>
        </w:rPr>
        <w:t>4.1.4 Methods ()</w:t>
      </w:r>
      <w:bookmarkEnd w:id="1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8" w:name="_Toc57284947"/>
      <w:r w:rsidRPr="002D307B">
        <w:rPr>
          <w:rFonts w:asciiTheme="majorHAnsi" w:hAnsiTheme="majorHAnsi" w:cstheme="majorHAnsi"/>
          <w:highlight w:val="white"/>
          <w:lang w:val="en-US"/>
        </w:rPr>
        <w:t>4.2 Pipeline</w:t>
      </w:r>
      <w:bookmarkEnd w:id="18"/>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19" w:name="_Toc57284948"/>
      <w:r w:rsidRPr="002D307B">
        <w:rPr>
          <w:rFonts w:asciiTheme="majorHAnsi" w:hAnsiTheme="majorHAnsi" w:cstheme="majorHAnsi"/>
          <w:highlight w:val="white"/>
          <w:lang w:val="en-US"/>
        </w:rPr>
        <w:t xml:space="preserve">4.2.1 </w:t>
      </w:r>
      <w:bookmarkEnd w:id="1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4BAF9C6C"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77777777" w:rsidR="003246DB" w:rsidRDefault="003246DB" w:rsidP="003246DB">
      <w:pPr>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w:t>
      </w:r>
      <w:r>
        <w:rPr>
          <w:highlight w:val="white"/>
          <w:lang w:val="en-US"/>
        </w:rPr>
        <w:lastRenderedPageBreak/>
        <w:t xml:space="preserve">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lastRenderedPageBreak/>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0" w:name="_Toc57284949"/>
      <w:r w:rsidRPr="002D307B">
        <w:rPr>
          <w:rFonts w:asciiTheme="majorHAnsi" w:hAnsiTheme="majorHAnsi" w:cstheme="majorHAnsi"/>
          <w:highlight w:val="white"/>
          <w:lang w:val="en-US"/>
        </w:rPr>
        <w:t xml:space="preserve">4.2.2 </w:t>
      </w:r>
      <w:bookmarkEnd w:id="20"/>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lastRenderedPageBreak/>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1" w:name="_Toc57284950"/>
      <w:r w:rsidRPr="002D307B">
        <w:rPr>
          <w:rFonts w:asciiTheme="majorHAnsi" w:hAnsiTheme="majorHAnsi" w:cstheme="majorHAnsi"/>
          <w:highlight w:val="white"/>
          <w:lang w:val="en-US"/>
        </w:rPr>
        <w:t xml:space="preserve">4.3 </w:t>
      </w:r>
      <w:bookmarkEnd w:id="21"/>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2"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2"/>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3" w:name="_Hlk57713942"/>
      <w:r>
        <w:rPr>
          <w:highlight w:val="white"/>
          <w:lang w:val="en-US"/>
        </w:rPr>
        <w:t>(as mentioned previously)</w:t>
      </w:r>
      <w:bookmarkEnd w:id="23"/>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lastRenderedPageBreak/>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4" w:name="_Toc57284954"/>
      <w:r w:rsidRPr="002D307B">
        <w:rPr>
          <w:rFonts w:asciiTheme="majorHAnsi" w:hAnsiTheme="majorHAnsi" w:cstheme="majorHAnsi"/>
          <w:highlight w:val="white"/>
          <w:lang w:val="en-US"/>
        </w:rPr>
        <w:t>5. Conclusion</w:t>
      </w:r>
      <w:bookmarkEnd w:id="24"/>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25" w:name="_Toc57284955"/>
      <w:r>
        <w:rPr>
          <w:rFonts w:asciiTheme="majorHAnsi" w:hAnsiTheme="majorHAnsi" w:cstheme="majorHAnsi"/>
          <w:highlight w:val="white"/>
          <w:lang w:val="en-US"/>
        </w:rPr>
        <w:lastRenderedPageBreak/>
        <w:t>7</w:t>
      </w:r>
      <w:r w:rsidRPr="002D307B">
        <w:rPr>
          <w:rFonts w:asciiTheme="majorHAnsi" w:hAnsiTheme="majorHAnsi" w:cstheme="majorHAnsi"/>
          <w:highlight w:val="white"/>
          <w:lang w:val="en-US"/>
        </w:rPr>
        <w:t>. References</w:t>
      </w:r>
      <w:bookmarkEnd w:id="25"/>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2"/>
      <w:footerReference w:type="first" r:id="rId23"/>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8931A" w14:textId="77777777" w:rsidR="00F61921" w:rsidRDefault="00F61921" w:rsidP="001506C0">
      <w:pPr>
        <w:spacing w:line="240" w:lineRule="auto"/>
      </w:pPr>
      <w:r>
        <w:separator/>
      </w:r>
    </w:p>
  </w:endnote>
  <w:endnote w:type="continuationSeparator" w:id="0">
    <w:p w14:paraId="09BDAF4A" w14:textId="77777777" w:rsidR="00F61921" w:rsidRDefault="00F61921"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450FF" w:rsidRDefault="004450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450FF" w:rsidRDefault="004450FF">
    <w:pPr>
      <w:pStyle w:val="Footer"/>
    </w:pPr>
  </w:p>
  <w:p w14:paraId="70E9D1B4" w14:textId="77777777" w:rsidR="004450FF" w:rsidRDefault="004450F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450FF" w:rsidRDefault="004450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450FF" w:rsidRDefault="004450FF">
    <w:pPr>
      <w:pStyle w:val="Footer"/>
    </w:pPr>
  </w:p>
  <w:p w14:paraId="67614AF0" w14:textId="77777777" w:rsidR="004450FF" w:rsidRDefault="004450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BED29" w14:textId="77777777" w:rsidR="00F61921" w:rsidRDefault="00F61921" w:rsidP="001506C0">
      <w:pPr>
        <w:spacing w:line="240" w:lineRule="auto"/>
      </w:pPr>
      <w:r>
        <w:separator/>
      </w:r>
    </w:p>
  </w:footnote>
  <w:footnote w:type="continuationSeparator" w:id="0">
    <w:p w14:paraId="6E17EE3B" w14:textId="77777777" w:rsidR="00F61921" w:rsidRDefault="00F61921"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5157"/>
    <w:rsid w:val="00026C46"/>
    <w:rsid w:val="00031484"/>
    <w:rsid w:val="00032418"/>
    <w:rsid w:val="00032A50"/>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773"/>
    <w:rsid w:val="0013711A"/>
    <w:rsid w:val="00137EA8"/>
    <w:rsid w:val="00140C98"/>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6E60"/>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3DE9"/>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27B5"/>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3144"/>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C79FE"/>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D27"/>
    <w:rsid w:val="00314E6A"/>
    <w:rsid w:val="00315C44"/>
    <w:rsid w:val="00315CB0"/>
    <w:rsid w:val="00315DE3"/>
    <w:rsid w:val="00316F35"/>
    <w:rsid w:val="0031716E"/>
    <w:rsid w:val="0031789C"/>
    <w:rsid w:val="003202CF"/>
    <w:rsid w:val="00320F2A"/>
    <w:rsid w:val="00321214"/>
    <w:rsid w:val="00321919"/>
    <w:rsid w:val="00322422"/>
    <w:rsid w:val="003230DE"/>
    <w:rsid w:val="0032348F"/>
    <w:rsid w:val="003237B3"/>
    <w:rsid w:val="00323F40"/>
    <w:rsid w:val="003244F9"/>
    <w:rsid w:val="003246DB"/>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139"/>
    <w:rsid w:val="00403380"/>
    <w:rsid w:val="00403892"/>
    <w:rsid w:val="00403FA7"/>
    <w:rsid w:val="00404F6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0FF"/>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1EB"/>
    <w:rsid w:val="00470A8F"/>
    <w:rsid w:val="0047132D"/>
    <w:rsid w:val="004721B4"/>
    <w:rsid w:val="00473252"/>
    <w:rsid w:val="00473F81"/>
    <w:rsid w:val="004749B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5A2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B0D"/>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6103"/>
    <w:rsid w:val="005A7EDE"/>
    <w:rsid w:val="005B16AB"/>
    <w:rsid w:val="005B2FD9"/>
    <w:rsid w:val="005B3181"/>
    <w:rsid w:val="005B36A7"/>
    <w:rsid w:val="005B3DB2"/>
    <w:rsid w:val="005B4883"/>
    <w:rsid w:val="005B55B1"/>
    <w:rsid w:val="005B7236"/>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036"/>
    <w:rsid w:val="005D1213"/>
    <w:rsid w:val="005D17B6"/>
    <w:rsid w:val="005D205E"/>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38F"/>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0D98"/>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632B"/>
    <w:rsid w:val="007065DD"/>
    <w:rsid w:val="00706F77"/>
    <w:rsid w:val="00707025"/>
    <w:rsid w:val="0070711A"/>
    <w:rsid w:val="00707AB9"/>
    <w:rsid w:val="00707D93"/>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674F3"/>
    <w:rsid w:val="00770F45"/>
    <w:rsid w:val="00771689"/>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576"/>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0607"/>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1A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2C6E"/>
    <w:rsid w:val="009A30A5"/>
    <w:rsid w:val="009A3375"/>
    <w:rsid w:val="009A4BA2"/>
    <w:rsid w:val="009A5235"/>
    <w:rsid w:val="009A56A0"/>
    <w:rsid w:val="009A5EB4"/>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04E0"/>
    <w:rsid w:val="00A018CE"/>
    <w:rsid w:val="00A01A93"/>
    <w:rsid w:val="00A025C8"/>
    <w:rsid w:val="00A0279F"/>
    <w:rsid w:val="00A0285E"/>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68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6E0B"/>
    <w:rsid w:val="00A97AED"/>
    <w:rsid w:val="00AA0142"/>
    <w:rsid w:val="00AA0215"/>
    <w:rsid w:val="00AA0D18"/>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4C"/>
    <w:rsid w:val="00AF5A8E"/>
    <w:rsid w:val="00AF610A"/>
    <w:rsid w:val="00AF6608"/>
    <w:rsid w:val="00AF6859"/>
    <w:rsid w:val="00AF68F9"/>
    <w:rsid w:val="00AF716B"/>
    <w:rsid w:val="00AF7EA0"/>
    <w:rsid w:val="00B0088D"/>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836"/>
    <w:rsid w:val="00B11BD1"/>
    <w:rsid w:val="00B11C9C"/>
    <w:rsid w:val="00B122BB"/>
    <w:rsid w:val="00B14EBF"/>
    <w:rsid w:val="00B16558"/>
    <w:rsid w:val="00B16745"/>
    <w:rsid w:val="00B16AC3"/>
    <w:rsid w:val="00B16E18"/>
    <w:rsid w:val="00B16EF8"/>
    <w:rsid w:val="00B17722"/>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555"/>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D01AC"/>
    <w:rsid w:val="00BD0CC9"/>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7D4"/>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6734"/>
    <w:rsid w:val="00CA785B"/>
    <w:rsid w:val="00CA7E17"/>
    <w:rsid w:val="00CB0166"/>
    <w:rsid w:val="00CB0A6E"/>
    <w:rsid w:val="00CB1021"/>
    <w:rsid w:val="00CB1A7C"/>
    <w:rsid w:val="00CB249D"/>
    <w:rsid w:val="00CB29F9"/>
    <w:rsid w:val="00CB2E5C"/>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6946"/>
    <w:rsid w:val="00D669C4"/>
    <w:rsid w:val="00D67EB5"/>
    <w:rsid w:val="00D70509"/>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6589"/>
    <w:rsid w:val="00D871F1"/>
    <w:rsid w:val="00D912AC"/>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9AE"/>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8C"/>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D"/>
    <w:rsid w:val="00EC635F"/>
    <w:rsid w:val="00EC7197"/>
    <w:rsid w:val="00EC7729"/>
    <w:rsid w:val="00ED1057"/>
    <w:rsid w:val="00ED1534"/>
    <w:rsid w:val="00ED1708"/>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2B3"/>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921"/>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iorxiv.org/content/10.1101/583815v4.full.pdf" TargetMode="External"/><Relationship Id="rId18" Type="http://schemas.openxmlformats.org/officeDocument/2006/relationships/hyperlink" Target="https://docs.google.com/document/d/1qc3tDtAg6sc2-zfnxaxqKl_WydK3AAgaDLb1V7QjTTU/edit?fbclid=IwAR1JB53UmJcDEI8GnXEEvA4PcuWXvVeX_ZN43VEamHHxMWsHYdAR_Wo3vKY" TargetMode="External"/><Relationship Id="rId3" Type="http://schemas.openxmlformats.org/officeDocument/2006/relationships/numbering" Target="numbering.xml"/><Relationship Id="rId21" Type="http://schemas.openxmlformats.org/officeDocument/2006/relationships/hyperlink" Target="https://www.quora.com/How-do-you-use-PCA-for-feature-selection" TargetMode="External"/><Relationship Id="rId7" Type="http://schemas.openxmlformats.org/officeDocument/2006/relationships/footnotes" Target="footnotes.xml"/><Relationship Id="rId12" Type="http://schemas.openxmlformats.org/officeDocument/2006/relationships/hyperlink" Target="https://blackboard.au.dk/bbcswebdav/pid-2793891-dt-content-rid-9152972_1/courses/BB-Cou-Hold-36086/L1%20-%20Getting%20started.pdf" TargetMode="External"/><Relationship Id="rId17" Type="http://schemas.openxmlformats.org/officeDocument/2006/relationships/image" Target="media/image1.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zotero.org/google-docs/?KFKj12" TargetMode="External"/><Relationship Id="rId20" Type="http://schemas.openxmlformats.org/officeDocument/2006/relationships/hyperlink" Target="https://www.youtube.com/watch?v=YEDOSOd44bU&amp;list=PLBv09BD7ez_5_yapAg86Od6JeeypkS4YM&amp;index=2&amp;frags=wn&amp;ab_channel=VictorLavrenk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sa.scitation.org/doi/full/10.1121/1.5100272"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biorxiv.org/content/10.1101/583815v4.full.pdf" TargetMode="External"/><Relationship Id="rId23" Type="http://schemas.openxmlformats.org/officeDocument/2006/relationships/footer" Target="footer2.xml"/><Relationship Id="rId10" Type="http://schemas.openxmlformats.org/officeDocument/2006/relationships/hyperlink" Target="https://docs.google.com/document/d/1fbfpR5ZQiVTZYChzWut06fkXA9CQziMMJNtFOiF6Giw/edit#" TargetMode="External"/><Relationship Id="rId19" Type="http://schemas.openxmlformats.org/officeDocument/2006/relationships/hyperlink" Target="https://docs.google.com/document/d/1fbfpR5ZQiVTZYChzWut06fkXA9CQziMMJNtFOiF6Giw/edit?fbclid=IwAR3MU3OTehQ_nVEk0nB8PihR_0clhxrIbOPE5y_v6X9PQoqRfFKRbZDiF7o" TargetMode="External"/><Relationship Id="rId4" Type="http://schemas.openxmlformats.org/officeDocument/2006/relationships/styles" Target="styles.xml"/><Relationship Id="rId9" Type="http://schemas.openxmlformats.org/officeDocument/2006/relationships/hyperlink" Target="https://towardsdatascience.com/the-3-most-important-composite-classification-metrics-b1f2d886dc7b" TargetMode="External"/><Relationship Id="rId14" Type="http://schemas.openxmlformats.org/officeDocument/2006/relationships/hyperlink" Target="https://www.biorxiv.org/content/10.1101/583815v4.full.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7B4B224-B5E4-48A0-8DC3-94B04CD15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7</TotalTime>
  <Pages>23</Pages>
  <Words>7176</Words>
  <Characters>43778</Characters>
  <Application>Microsoft Office Word</Application>
  <DocSecurity>0</DocSecurity>
  <Lines>364</Lines>
  <Paragraphs>10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0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700</cp:revision>
  <cp:lastPrinted>2019-06-11T11:43:00Z</cp:lastPrinted>
  <dcterms:created xsi:type="dcterms:W3CDTF">2020-11-26T11:18:00Z</dcterms:created>
  <dcterms:modified xsi:type="dcterms:W3CDTF">2020-12-1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